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702D39C" w14:textId="0408F67C" w:rsidR="00905C4D" w:rsidRDefault="001244EE" w:rsidP="00E547A8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S</w:t>
      </w:r>
      <w:r w:rsidR="0056178E" w:rsidRPr="00E547A8">
        <w:rPr>
          <w:rFonts w:ascii="Times New Roman" w:hAnsi="Times New Roman" w:cs="Times New Roman"/>
          <w:b/>
          <w:sz w:val="24"/>
        </w:rPr>
        <w:t>3</w:t>
      </w:r>
      <w:r w:rsidR="00490B4D">
        <w:rPr>
          <w:rFonts w:ascii="Times New Roman" w:hAnsi="Times New Roman" w:cs="Times New Roman"/>
          <w:b/>
          <w:sz w:val="24"/>
        </w:rPr>
        <w:t xml:space="preserve"> Table</w:t>
      </w:r>
      <w:r w:rsidR="0056178E" w:rsidRPr="00E547A8">
        <w:rPr>
          <w:rFonts w:ascii="Times New Roman" w:hAnsi="Times New Roman" w:cs="Times New Roman"/>
          <w:b/>
          <w:sz w:val="24"/>
        </w:rPr>
        <w:t>.</w:t>
      </w:r>
      <w:r w:rsidR="0056178E" w:rsidRPr="00936CC4">
        <w:rPr>
          <w:rFonts w:ascii="Times New Roman" w:hAnsi="Times New Roman" w:cs="Times New Roman"/>
          <w:sz w:val="24"/>
        </w:rPr>
        <w:t xml:space="preserve"> </w:t>
      </w:r>
      <w:r w:rsidR="0056178E" w:rsidRPr="008C333A">
        <w:rPr>
          <w:rFonts w:ascii="Times New Roman" w:hAnsi="Times New Roman" w:cs="Times New Roman"/>
          <w:b/>
          <w:sz w:val="24"/>
        </w:rPr>
        <w:t xml:space="preserve">HA and NA genes of influenza B virus clinical isolates sequenced in </w:t>
      </w:r>
      <w:r w:rsidR="00C25DD6" w:rsidRPr="008C333A">
        <w:rPr>
          <w:rFonts w:ascii="Times New Roman" w:hAnsi="Times New Roman" w:cs="Times New Roman"/>
          <w:b/>
          <w:sz w:val="24"/>
        </w:rPr>
        <w:t>previous</w:t>
      </w:r>
      <w:r w:rsidR="0056178E" w:rsidRPr="008C333A">
        <w:rPr>
          <w:rFonts w:ascii="Times New Roman" w:hAnsi="Times New Roman" w:cs="Times New Roman"/>
          <w:b/>
          <w:sz w:val="24"/>
        </w:rPr>
        <w:t xml:space="preserve"> </w:t>
      </w:r>
      <w:r w:rsidR="00C25DD6" w:rsidRPr="008C333A">
        <w:rPr>
          <w:rFonts w:ascii="Times New Roman" w:hAnsi="Times New Roman" w:cs="Times New Roman"/>
          <w:b/>
          <w:sz w:val="24"/>
        </w:rPr>
        <w:t xml:space="preserve">and </w:t>
      </w:r>
      <w:r w:rsidR="00D26830">
        <w:rPr>
          <w:rFonts w:ascii="Times New Roman" w:hAnsi="Times New Roman" w:cs="Times New Roman"/>
          <w:b/>
          <w:sz w:val="24"/>
        </w:rPr>
        <w:t xml:space="preserve">in </w:t>
      </w:r>
      <w:bookmarkStart w:id="0" w:name="_GoBack"/>
      <w:bookmarkEnd w:id="0"/>
      <w:r w:rsidR="0056178E" w:rsidRPr="008C333A">
        <w:rPr>
          <w:rFonts w:ascii="Times New Roman" w:hAnsi="Times New Roman" w:cs="Times New Roman"/>
          <w:b/>
          <w:sz w:val="24"/>
        </w:rPr>
        <w:t>this study.</w:t>
      </w:r>
    </w:p>
    <w:tbl>
      <w:tblPr>
        <w:tblW w:w="15854" w:type="dxa"/>
        <w:jc w:val="center"/>
        <w:tblLook w:val="04A0" w:firstRow="1" w:lastRow="0" w:firstColumn="1" w:lastColumn="0" w:noHBand="0" w:noVBand="1"/>
      </w:tblPr>
      <w:tblGrid>
        <w:gridCol w:w="578"/>
        <w:gridCol w:w="3151"/>
        <w:gridCol w:w="639"/>
        <w:gridCol w:w="1194"/>
        <w:gridCol w:w="2114"/>
        <w:gridCol w:w="2515"/>
        <w:gridCol w:w="2100"/>
        <w:gridCol w:w="2520"/>
        <w:gridCol w:w="1043"/>
      </w:tblGrid>
      <w:tr w:rsidR="00A267AC" w:rsidRPr="0013134A" w14:paraId="633D29C2" w14:textId="77777777" w:rsidTr="00A267AC">
        <w:trPr>
          <w:trHeight w:val="229"/>
          <w:jc w:val="center"/>
        </w:trPr>
        <w:tc>
          <w:tcPr>
            <w:tcW w:w="5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CDA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</w:t>
            </w:r>
          </w:p>
        </w:tc>
        <w:tc>
          <w:tcPr>
            <w:tcW w:w="31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45B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ame of Sample</w:t>
            </w:r>
          </w:p>
        </w:tc>
        <w:tc>
          <w:tcPr>
            <w:tcW w:w="6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183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Age</w:t>
            </w:r>
          </w:p>
        </w:tc>
        <w:tc>
          <w:tcPr>
            <w:tcW w:w="119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B5C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Lineage</w:t>
            </w:r>
          </w:p>
        </w:tc>
        <w:tc>
          <w:tcPr>
            <w:tcW w:w="9249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E879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Clade </w:t>
            </w:r>
          </w:p>
        </w:tc>
        <w:tc>
          <w:tcPr>
            <w:tcW w:w="104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4C0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Source</w:t>
            </w:r>
          </w:p>
        </w:tc>
      </w:tr>
      <w:tr w:rsidR="00A267AC" w:rsidRPr="0013134A" w14:paraId="52EE4829" w14:textId="77777777" w:rsidTr="00A267AC">
        <w:trPr>
          <w:trHeight w:val="216"/>
          <w:jc w:val="center"/>
        </w:trPr>
        <w:tc>
          <w:tcPr>
            <w:tcW w:w="5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7EDA4" w14:textId="77777777" w:rsidR="00A267AC" w:rsidRPr="0013134A" w:rsidRDefault="00A267AC" w:rsidP="00EA60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31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E47136" w14:textId="77777777" w:rsidR="00A267AC" w:rsidRPr="0013134A" w:rsidRDefault="00A267AC" w:rsidP="00EA60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6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D80D24" w14:textId="77777777" w:rsidR="00A267AC" w:rsidRPr="0013134A" w:rsidRDefault="00A267AC" w:rsidP="00EA60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9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7BCA4E" w14:textId="77777777" w:rsidR="00A267AC" w:rsidRPr="0013134A" w:rsidRDefault="00A267AC" w:rsidP="00EA60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D03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Accession No. (HA)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1038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HA 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1AC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Accession No. (NA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610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NA </w:t>
            </w:r>
          </w:p>
        </w:tc>
        <w:tc>
          <w:tcPr>
            <w:tcW w:w="1043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B44CAC" w14:textId="77777777" w:rsidR="00A267AC" w:rsidRPr="0013134A" w:rsidRDefault="00A267AC" w:rsidP="00EA60F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A267AC" w:rsidRPr="0013134A" w14:paraId="1C5DF1C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339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D8B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3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7C1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E0D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7F4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2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577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590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C44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8A0B8" w14:textId="14324508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Oong&lt;/Author&gt;&lt;Year&gt;2015&lt;/Year&gt;&lt;RecNum&gt;176&lt;/RecNum&gt;&lt;DisplayText&gt;[1]&lt;/DisplayText&gt;&lt;record&gt;&lt;rec-number&gt;176&lt;/rec-number&gt;&lt;foreign-keys&gt;&lt;key app="EN" db-id="zp0rxd003f5a0eezazpp25xvp0ax29vrpses" timestamp="1446535680"&gt;176&lt;/key&gt;&lt;/foreign-keys&gt;&lt;ref-type name="Journal Article"&gt;17&lt;/ref-type&gt;&lt;contributors&gt;&lt;authors&gt;&lt;author&gt;Oong, Xiang Yong&lt;/author&gt;&lt;author&gt;Ng, Kim Tien&lt;/author&gt;&lt;author&gt;Lam, Tommy Tsan-Yuk&lt;/author&gt;&lt;author&gt;Pang, Yong Kek&lt;/author&gt;&lt;author&gt;Chan, Kok Gan&lt;/author&gt;&lt;author&gt;Hanafi, Nik Sherina&lt;/author&gt;&lt;author&gt;Kamarulzaman, Adeeba&lt;/author&gt;&lt;author&gt;Tee, Kok Keng&lt;/author&gt;&lt;/authors&gt;&lt;/contributors&gt;&lt;titles&gt;&lt;title&gt;Epidemiological and Evolutionary Dynamics of Influenza B Viruses in Malaysia, 2012-2014&lt;/title&gt;&lt;secondary-title&gt;PloS One&lt;/secondary-title&gt;&lt;/titles&gt;&lt;periodical&gt;&lt;full-title&gt;PloS one&lt;/full-title&gt;&lt;/periodical&gt;&lt;pages&gt;e0136254&lt;/pages&gt;&lt;volume&gt;10&lt;/volume&gt;&lt;number&gt;8&lt;/number&gt;&lt;dates&gt;&lt;year&gt;2015&lt;/year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095A9E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47A48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244D3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571A2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384FD8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FFECE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D5169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75BF9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E9201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2572E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59ED5F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98412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ABF8B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14D668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162E1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9709A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FEAAF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96604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9C612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EB858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11BB8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F81CD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1B6BB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A4D19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ADCF26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94C4D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F39CF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7EC83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7869B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2191B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84205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7EC0B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59287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167CB4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5EE11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912CF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1B56F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886F4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C7033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77736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36C7A6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3A090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1CD578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DA3C9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F7C16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66FC9B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99A00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41F1B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85C12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F4F5A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2586D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57688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F6B39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F9A12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4D552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6D89B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ECB1A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0BF34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24E27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B3E31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C0CA2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BC187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A6EF0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D0887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B3BEC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4E2DA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DEE8B2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35D59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F2FC6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 </w:t>
            </w:r>
          </w:p>
          <w:p w14:paraId="16D98C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2F731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02195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38021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58B2A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6E261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5C264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D8A10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4B73F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5151C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605DB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9D1AC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BDAED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8D9E4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A2459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F90A7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B7889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A2F17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BA6AB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417BB7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D7EBE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24D2C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5C30DC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6F50D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21678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311E8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11C0D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C2EC2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8FA13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CBDE3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BD872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9A6F8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59173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7F5A1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544E8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F97B3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9D179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43B88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B005D1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800EE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6D579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69D2D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6E6EC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40422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DA41B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BD1BD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862B1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D3ABA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118C8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ECFE8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91D44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2C9A5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CD78CB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43DE0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4E446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4761A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1F3D5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25D31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C4B43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E743B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C0F20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B5962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F2D7C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F186D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72DC2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1983E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8A71A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D9F38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04FB61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D08B8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299849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680C1D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499C8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 </w:t>
            </w:r>
          </w:p>
          <w:p w14:paraId="5AB992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1C27C92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D5D2D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AA90C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25D16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833FF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DDA6F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FE466D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84A74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6B5467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00DCF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CCEBF0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28384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7A84BF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1C5B4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8A40A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38431A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015F97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4B4C8C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52C9BE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  <w:p w14:paraId="20A2B0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A267AC" w:rsidRPr="0013134A" w14:paraId="21E40F0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1B7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C85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A3E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7AC1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26A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2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0A0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FED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08A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FB9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84B52D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103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F6B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69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292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B8C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E98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2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DB0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7990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693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705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BD2E5E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560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3B8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82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AB7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8B9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791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2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DB53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D6D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AFA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E28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0CC528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A48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F516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83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3A6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AF9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2A6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DDDC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29F9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164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523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F8F515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809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171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85/2012 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137F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DB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170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730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948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1B0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F39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6E46CE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0CA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6C3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1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2B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35A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376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8BF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75E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F33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A50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A9A0A4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3DF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504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B5A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725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C15B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9E1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051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2CB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B1F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7192ED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4F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E02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32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0C8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F01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4FF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203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4D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698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D2B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1696BB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7ED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845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3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F11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297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B8C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E4C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CB1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9AA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534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860FC1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7669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861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4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3EF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6EC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E90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2FD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104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4F7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AC7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2C1BFB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3642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53B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44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029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AC5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75F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9B5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91F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AA3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BC4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6C1041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436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E05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62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1D3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EBB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E1A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2C5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96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A1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ED4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8A2023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708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CB3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6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B0B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220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13E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3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A414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28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6ABF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0D90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1FCB7C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C8F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6EEF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6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B4F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B98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637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EAD7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136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0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C38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677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32EE89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200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0514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7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ACA4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E8F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773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5EB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214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392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E5C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7F597A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CEE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AE7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2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3A2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04D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390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B38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32A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867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88E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D844AC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86F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405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479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8C76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43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44A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B3E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60C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DDF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D4447A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68C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08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FC8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7B6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996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216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29C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A0C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B02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BA5210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DA0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D1F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18E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7B1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A93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968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2FA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E51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7ED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79636D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15B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A09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0A9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D45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EDB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894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684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F97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F50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945559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3A3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884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D80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02D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47B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DCD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AB3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596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BC8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437DC3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139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308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C83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37A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CDD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FD5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D42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27FF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404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86EAB1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81C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A55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6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4282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2BF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3441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4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77B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994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111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375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63AAF5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6DF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6C5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8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A8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0D2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6D7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AD0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21F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FC1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BD0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2E637A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469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895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1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0EF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3FA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78C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A0E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DBE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418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5CE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254591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30BF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DEE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179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3F6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853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ACB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DC7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0A5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3F2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82F036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B6B3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C70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2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B10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571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15B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D49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7AD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210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901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24969A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16D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377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28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EBB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812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A4E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EF9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7BE7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19C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7D1EB6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787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93D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0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4EC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868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1DC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EEC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FE7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F9C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272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2B74B4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FBE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591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2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AE3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A0C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917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9F7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43F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37E0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6EE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D4DE4C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FF3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3E6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32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4CC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7C8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515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144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411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578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E6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454D70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DCD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05F1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3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DAAE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0CC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F53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58A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39F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4EB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ADD3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3B41D0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9F7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405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4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083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65C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007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5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EB3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855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2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46C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C37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20A4BC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9C1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1C1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6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93D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4D7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922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A18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D63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793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B0D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D1EC02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8BA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976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8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CD7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C20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A14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7D4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371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51BE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B288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1644EE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F3ED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B66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49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4B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693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05A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A33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BA9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1FF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1D13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8FC627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49E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075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57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D3C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B1D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679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06D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8C28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C51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B76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7A270C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AE4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8DD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69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7AD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5F0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76F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D6B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5AE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941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0F8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4909CA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E1F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185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83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219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9BD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869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DC87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FFD8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E19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EE8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4B40DF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64C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77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91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30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606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E0C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C9C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B48D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555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C35A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F22960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931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924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951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39C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B1E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C18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D9C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0ED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F672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423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F5ED5E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3658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B19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96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B50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FCEE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073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6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A36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F6D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5B0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C8BE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AA27D5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114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3F4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96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EDF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C5A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02D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84E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35C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3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6E4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057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B405D8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E8B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10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06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F624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AC0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7AD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111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D3C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9E5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4F6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BF393B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172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B58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154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06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1F8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B14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D45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83F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D3D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C25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3BD790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60C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09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5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F56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815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E4A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D4A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637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53A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7CA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6F0A0D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953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340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64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747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CA1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B48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3ED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A00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928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6D7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517736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634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5D7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6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72B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576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959D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8B93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655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36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A4C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F34753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3F2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3DF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7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0FAE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B4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54B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CA8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810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6A2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6E8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3225BA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26C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B78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277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11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0AC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8B7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B65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31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08A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FD4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A8D4DD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329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1BB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331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4A6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4F8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226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8CA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D59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617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8A7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A2152D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0AB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822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338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CFD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9C9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BBB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7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AB3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7CE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A4E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A00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3B74CB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39A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0B6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429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325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76E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D17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BDB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D80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4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F0A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2EC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AE4883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6A0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83E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46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D9A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E8D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EEFE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676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C3B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F8E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756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6F7889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B1C6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E1EA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531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B72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270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CBCE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6E6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838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C6D1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287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FAC5AB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FC4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AC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57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69B2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B98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32C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D4C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6C87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4EE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A73E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B5F5F9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253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15B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58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28C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08A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16A6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C61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672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0230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C59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6D0240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24E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996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593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E98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0E5E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F8E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AB3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E1D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DEB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304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0F8377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39D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859F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710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1260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5F24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C2B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3ABC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121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34E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104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FA1522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4AA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E85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725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1DA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851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D7A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25E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F4D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BB7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B94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3CB221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8A8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5B6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2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4EE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47E2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8FE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2AE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DE66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CDF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B82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C65562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835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6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4C6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4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769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8CD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6FB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8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B4A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E15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DE1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18B9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F8C0FB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713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D70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7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9C6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619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D34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13A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A5B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5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447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7B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6A3E28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388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B43E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79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7CC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F7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C2B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49D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FFF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285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4531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2F93BD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570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C2E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81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794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179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DDE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B36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731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2191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A81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064718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960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92C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89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D5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0B7C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753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C07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FBB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CE8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106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013BED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456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7D1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89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1DB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9877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54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F64A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5F0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84C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890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5C204F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C8D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97FB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0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534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CEC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C18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C8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CC9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039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9A6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C0290D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F5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B64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3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FD5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5A1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21B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B68D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239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245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FC9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D2592F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C73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AFA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6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0B6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4D6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A70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51B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445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143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B29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324342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4DE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572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9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727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858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B06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2433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950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6D4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E7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F52C4E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0FC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745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199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1B3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C68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6EC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39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277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EFC9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DAC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A2E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344821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81D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C78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0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899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175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9B4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78B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478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6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29E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990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9B0076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00E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4321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23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1E2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CA5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A5B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E1C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004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2C3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E81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264893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9F0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F2F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3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332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B93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67B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B5A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D11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51E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925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2E0876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00D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27B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43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487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A3A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59F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693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B46C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659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8A00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762418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790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2318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4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368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1A25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EA5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87F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3BA7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433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4D2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5F06F5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807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8E3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5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7CE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303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F3E7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B07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52E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2CC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794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DA6397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C26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300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6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22F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31C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BCF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702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E9C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AA2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B54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5E14D9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6EE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442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7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C12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BA2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5CD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9BC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8D0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912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9DD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FCF2DE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B226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497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8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E66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341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542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95C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0916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7DB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3C7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0988A2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0FEC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A64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09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A8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157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C29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0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EA0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5EA1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2E6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9DF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3DA0D2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9CE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812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11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D9D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F3F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05B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1A0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A9D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7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08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901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9E5B21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7DC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FBA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2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DCE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521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D9C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4045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832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D47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3AB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4CB169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F2A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C59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4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D76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D77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0CE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AAE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7BB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3B6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F36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B2007C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F49D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FCD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5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72F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6E6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029E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338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B89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EF24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0E3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61A34C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774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BDBE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63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F39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8B64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526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532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7C4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A97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F69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2D27DE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6C8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032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7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122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FFF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BE6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460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909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A8CC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7F0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CFCD66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3BB4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3DE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79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409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E8A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CC8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A3D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681A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987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1D88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48D7DD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96C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3CB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8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1E3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791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B62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4CE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92C0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5D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706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519B84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1FC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76C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8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E0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1CD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459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FB7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AA5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398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025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310BFB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FF7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5E24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8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5B6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94D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EE1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1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C6C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D3E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9A7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32A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FE7CCD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6C67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788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19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B8B5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21F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88D3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E5D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803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8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D5D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C22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232B44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B6D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27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1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671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444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2E2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577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B8D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851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60B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C845F3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B4F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4D7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1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CB2C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004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8F4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513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9EF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42E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40B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82C532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62C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9C1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3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79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504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AAF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B0C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220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62F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3BA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4D2B5B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F0A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9BD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3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DA6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10C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B9A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F7F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70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412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C09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8281AF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28F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ABA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6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44E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F40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985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611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17F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5C5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CCD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865945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F01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C0C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6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2385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C3B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DC5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10CB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195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E8B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264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ECF1B3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81E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A7F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9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767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EA4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3E4F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2E7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49C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9C5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A80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9FE365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3D9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B2F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299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9111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8CE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D2F7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1DA2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B6E7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A03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172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656E81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7F4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17D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0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A09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2B4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2F3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2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0C5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3CC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A68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B01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060062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1F3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7E9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3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813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EA6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9F6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055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B7A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59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436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D1A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4DC178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8648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553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43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23C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98E3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2190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789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1FA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C02D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696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3A4F9B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FBE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6DA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63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CE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88A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02E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1F48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F4E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524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F13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B004EE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BF1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B26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6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ED4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CCE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D81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FD3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1A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17F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AB2F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957FD9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09F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313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7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18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719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970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6B0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98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D5F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7A3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C6722C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8AD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1F6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8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A42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624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424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1FC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4F5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4F0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8A6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5BDF77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D4C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F990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39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DD2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6EC9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FEC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842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0A1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F59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2CF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6089D3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B96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AD8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409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9E3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B136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4EC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6A0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90B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75A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D57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82A79B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35F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0D7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42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1C3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C53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67A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3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A8A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170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2EA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92A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5060F2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D26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E74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44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37B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010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6C87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457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1B8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DA3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4FA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C3CEA9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093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2B0E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46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95E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D89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EA9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7E8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0D0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0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F6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5FEC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86CC14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0A7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A61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01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E26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B5C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0DC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25C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325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288F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CD7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30AFBC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092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C5E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2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685F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B11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AAF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FA1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655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570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593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870370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98A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384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4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2A2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1AA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394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768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BD3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E66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914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489D46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C85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4E2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4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360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B85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4FD8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F5D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553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5F3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2D3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9C8350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B6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DF89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55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555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F772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9EF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10D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2F5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2EE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BDB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A54BE5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83E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C3A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782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BA0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E826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DA7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EED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69A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78F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769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7D821A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785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E9F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280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EF4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AD6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062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4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373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C5BF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052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BB7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8AA0FC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FAA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78D7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2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A6A0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450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0DEE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F8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A6D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5CE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49C3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537984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CDDD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6C3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2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5CC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D798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CE4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1FB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052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98C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A5E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480867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AB1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846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2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B38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56BA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00C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C0A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42D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F2A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7C1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57AC34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45B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675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4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1B0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2BE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013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2F6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BFD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B3A8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136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E2DA91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1B9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5C7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61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671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F53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5952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8ED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01E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973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7C64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18AF5F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DC7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1DCE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77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497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E18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C9A1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073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4DA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90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882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90EE12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B28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A59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28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745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937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35A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2FB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5760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DB7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6EC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ADA4F1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12D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12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028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33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A79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7D7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37D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B58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22A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E25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B52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30B0E4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931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73B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328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9C9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002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5DA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2629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DAC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53C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E10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442C4C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F2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0DC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340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6E6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966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8F3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5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AD67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1D6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4C1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1D41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3D7927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416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40C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349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317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836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11C3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3C1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C81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FC4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4BE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27B781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9AA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78BD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0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C0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E51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53E3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0E2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ABBD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576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EEB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E8FFDC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9DD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7A9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1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8C5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FD05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895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352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363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2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9B9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E46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30E2A6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7F4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D85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19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C8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9BE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A42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23E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5D7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656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6EA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CF3065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C9FF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24A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3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9CD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8EA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9B2E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05C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B5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B3F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11F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9E02CC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7D7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25E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88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D66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68F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944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2BA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95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EC2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D61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F33C8C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2AA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F2E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90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A12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E7D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26B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998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0B9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81F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C53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92CBCF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92E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DC9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49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304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EB9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9D6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F24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6B7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CEE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0C8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50DAED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94BC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D16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03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59E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FC8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20E2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6CE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0A2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1F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ABC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1A271C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9BF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A12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10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F15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20C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6327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6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AE7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6E0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1AE6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D74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A16513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2C8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5BF0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19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DA2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C48D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3F6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1C5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4EF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2CA4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69B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80B9FE6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6549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711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23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05E0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5C2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BAB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D80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B9E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AD3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B36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BAB57B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1F32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8F1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2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079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627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F70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5CD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B49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3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F87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DB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2248C0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01F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1A7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6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963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F51E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3B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55C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792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439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0D1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6BF151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DA2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1391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58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8BA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57EF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4769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737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1961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883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7B1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D39375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7FE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B842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0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36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619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601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829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AC9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548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2C4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AD0EFE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DCD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310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26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47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252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996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28E4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810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93E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2638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ECCD66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17F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831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30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CFF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C1F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F5D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371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634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B04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83A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5FB4F6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ADB1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3733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36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712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2BA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BAC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FD82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439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805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DED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97263A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17E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B5A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5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DE9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17EE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D74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7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3C82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17B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D705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C9D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A58288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4D1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0CB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56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0E7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3F1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5085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C982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6587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C21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875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8535B6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736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84CF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63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CE6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CA1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E86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2F6F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A188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C04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EEC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765CC2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6A2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40E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79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01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754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C64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13F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6B0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4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514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02D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F5789F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68A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B8E5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68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18C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2ED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6D7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0AC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C43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481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536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86C5AA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574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2A3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73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81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6019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86C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A38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6F61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CD8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447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A3F869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B1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97B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79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495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C29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DB1A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5268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451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7CA1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18C4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CE6AE2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B1FE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4B5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02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85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DB7D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C5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8CF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F6A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286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F4F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64B8FE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470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C1A1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0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2E6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E8D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6B4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7AA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9EE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F5E5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2163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E548B5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B78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288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0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113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91F0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785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8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421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6B1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682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4DD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FE00F1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34E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AAA3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6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14E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93A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0C7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37F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F1F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E8C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D6B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92152F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FF7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E11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76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B76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6D8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5BDC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D48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69A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306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A9E8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09D7BB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0CC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CCE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89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DBA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7D8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1B60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1CD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23A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320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1718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3EBCAE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031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FF4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B/Malaysia/U390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9182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1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5A83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2B04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49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06D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6ABA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R07365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34C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084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055B1AD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D4F5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CD10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9012150273/2009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8ED1E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53E1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0375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C9B4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Vic-5 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1893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DF4E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Vic-5 </w:t>
            </w:r>
          </w:p>
        </w:tc>
        <w:tc>
          <w:tcPr>
            <w:tcW w:w="1043" w:type="dxa"/>
            <w:vMerge w:val="restart"/>
            <w:tcBorders>
              <w:top w:val="nil"/>
              <w:left w:val="nil"/>
              <w:right w:val="single" w:sz="4" w:space="0" w:color="auto"/>
            </w:tcBorders>
            <w:noWrap/>
            <w:hideMark/>
          </w:tcPr>
          <w:p w14:paraId="39DFA6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his Study</w:t>
            </w:r>
          </w:p>
          <w:p w14:paraId="53FFAE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12DB684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063D17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70BE7F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5720D4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218CFF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39457DC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39F61D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31DEF6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51926B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7936B7B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4333510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22B880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1B261A6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1FD061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1826069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05D743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2E5274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2C48A9C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7AA6E6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6FD847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573611C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104799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8E094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068A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2886678/2010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BFF734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5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5BB9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E417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61CD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A7CD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631C7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3748DA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869FCB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B868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9277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2931299/2010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FB6F0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394AA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0C4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A97D9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4331D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DAE8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2210C5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821B47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109B0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1804F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23819/2010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83D5D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8E73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2D9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889A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8F73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486C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2A7F13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93E28E1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1578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C61B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101843/2010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221D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513F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EAE9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021D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62F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01A70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54714A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6FEA9E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B2EC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26A2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123469/2010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42CE3E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D9D4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B41A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657A2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0BB5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2CDA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B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BCF33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7592640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C9AB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C1AB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1052352253/2011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9DBE9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32DA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FF9C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29410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B18B2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3351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75B90D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5F5CFC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1D52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F585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1102435915/2011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B0B9C8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51CD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4235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F9E98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808B9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7774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30C4B8E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BC9FDA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30F4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0EE8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1122461697/2011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60B40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8BDF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066A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2BDD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E36E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1C3A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AF95F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41A0E8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1543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D67E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2022480706/2012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8CFAB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.6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496A3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7D590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0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DCD94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D6F5B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9DD23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09736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1E19A7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ACA46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2C60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20112906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96BFC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6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78CF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58A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6132B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E37B1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F6B8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661DD7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D11826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6F004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EF35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30138318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3DE06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031D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9AA15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2BF04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DA8B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2D3A1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C192E4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C81EA2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C3CE9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D9E47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4013989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1E0F6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7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4D18F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C3E1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4B3709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F35D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4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50E8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4041AB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7D1B5A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007D7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D9E0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4014114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18B1B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7BEDE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62A6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940E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0C8F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F1D9C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7B3CD5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CD9C22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32F7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5A34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4014832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ACD82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8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D3B74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E66B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B7A2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DDD8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CF4D5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05D664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E98A52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F991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4D05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5016537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ACD40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5F781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EFE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D475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AC31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CDAB2C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D0A48D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4D5CAD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040B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373B0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070223330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8E03AA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8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F3059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2A71E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60BB6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0159D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E18D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AFDC75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D18F122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8D2AF2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97703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11029931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DB80B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1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FDFE2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0C1D9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D9358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E845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BC53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66D539D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425542D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E75AC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924B5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120318384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560907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C6FF5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3FAC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0D958D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31DC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EC28B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2AE22F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4BEDBE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F2A86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33068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3120318925/201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B8F439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.3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DB07B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C470B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1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2415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553D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2CC1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E079A8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A32504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07A1C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D6669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10009302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029E4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2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F57F9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2D4BE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C5BA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967B6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09C78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2837A7E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F4CA3FF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73E35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A0896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1001462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31C2E92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86546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6179A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8565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83363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C290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092A856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53042D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3C56D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7DC2A7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1001622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456895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A27FB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0A06D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B62A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8543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5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8BAFC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7CE2D5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75AD9D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81A64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D58A2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10020385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222AE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02796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F81F4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D611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953E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F57F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0D1986F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FFB010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63E47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40C7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1002194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23FE4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4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53752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2BB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8CDAA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DD2F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846AA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33FCB00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6D03BE4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63FBC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BEFA0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2002562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89C3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F126C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6A7F7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A98FF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3C67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6E2EDF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2ACF47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1EC8F9C9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A8567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0A83A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4007620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A6A594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698A48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C14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CAF8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0857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FCE55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62F6528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CFA78EB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F23475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2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74E51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60118607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A849EC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0417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0BE3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7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2DB3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45E1F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FB17B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05C90C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B9FC4F8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FD831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3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9A301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50106904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534BC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BA60D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228CE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8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84172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7893E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CFA8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2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5F7BCE2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59079B87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54370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4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D01F0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60119196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343F3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6D09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0E1E6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29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B0ACE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E529A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7CA7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143971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C38D38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E66BE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lastRenderedPageBreak/>
              <w:t>195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C638F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70165231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48315A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0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15CCA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5A5C3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0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90B9E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3943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7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E2BBD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374C111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72B393A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18E8D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6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AA774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4080177060/2014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7AE7E1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65D13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78C5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1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6F8DF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A71F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6E078C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512443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2A88BD0E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03F6B4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7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03F4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5030435227/201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ECAFE4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ADF5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C23D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2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B5B53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F6ED4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6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FAB03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4646F09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061B54BC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C980A6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8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5953D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5051020629/201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F262C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199BB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8A35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3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1FEA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6F123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7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1A50F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FA13281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B515F34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8E69E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9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822A00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5051034215/201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F91FC5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FD699B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tori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C929A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4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E4F333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DDA5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7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5E2F8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c-1 (Vic-1A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0C51DB2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7E980425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BE274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F5C36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5051039440/201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755525A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.3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A9EF2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487FC4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5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5A3873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34811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7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84976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right w:val="single" w:sz="4" w:space="0" w:color="auto"/>
            </w:tcBorders>
            <w:noWrap/>
            <w:vAlign w:val="center"/>
            <w:hideMark/>
          </w:tcPr>
          <w:p w14:paraId="1551CFA7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A267AC" w:rsidRPr="0013134A" w14:paraId="36829993" w14:textId="77777777" w:rsidTr="00A267AC">
        <w:trPr>
          <w:trHeight w:val="221"/>
          <w:jc w:val="center"/>
        </w:trPr>
        <w:tc>
          <w:tcPr>
            <w:tcW w:w="5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E3EE69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1</w:t>
            </w:r>
          </w:p>
        </w:tc>
        <w:tc>
          <w:tcPr>
            <w:tcW w:w="31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3E0C6F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/Malaysia/5061049976/2015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6FD37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3E38B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agata</w:t>
            </w:r>
          </w:p>
        </w:tc>
        <w:tc>
          <w:tcPr>
            <w:tcW w:w="21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1387A5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36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47AEBD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Wisconsin/01)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0774C8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BA5FAA">
              <w:rPr>
                <w:rFonts w:ascii="Times New Roman" w:hAnsi="Times New Roman" w:cs="Times New Roman"/>
                <w:sz w:val="18"/>
                <w:szCs w:val="18"/>
              </w:rPr>
              <w:t>KX26997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17FA9E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3134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Yam-3 (Stockholm/12)</w:t>
            </w:r>
          </w:p>
        </w:tc>
        <w:tc>
          <w:tcPr>
            <w:tcW w:w="1043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F650B2" w14:textId="77777777" w:rsidR="00A267AC" w:rsidRPr="0013134A" w:rsidRDefault="00A267AC" w:rsidP="00EA60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</w:tbl>
    <w:p w14:paraId="4B4A7F3B" w14:textId="77777777" w:rsidR="0056178E" w:rsidRDefault="0056178E"/>
    <w:p w14:paraId="3226F3BB" w14:textId="0878A8A2" w:rsidR="008C333A" w:rsidRPr="008C333A" w:rsidRDefault="0056178E" w:rsidP="008C333A">
      <w:pPr>
        <w:spacing w:line="480" w:lineRule="auto"/>
        <w:rPr>
          <w:rFonts w:ascii="Times New Roman" w:hAnsi="Times New Roman" w:cs="Times New Roman"/>
          <w:noProof/>
          <w:sz w:val="32"/>
          <w:szCs w:val="24"/>
        </w:rPr>
      </w:pPr>
      <w:r w:rsidRPr="008C333A">
        <w:rPr>
          <w:rFonts w:ascii="Times New Roman" w:hAnsi="Times New Roman" w:cs="Times New Roman"/>
          <w:b/>
          <w:sz w:val="32"/>
          <w:szCs w:val="24"/>
        </w:rPr>
        <w:t>Reference</w:t>
      </w:r>
    </w:p>
    <w:p w14:paraId="4554E252" w14:textId="1298B0CA" w:rsidR="008C333A" w:rsidRPr="008C333A" w:rsidRDefault="008C333A" w:rsidP="008C333A">
      <w:pPr>
        <w:pStyle w:val="EndNoteBibliography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8C333A">
        <w:t>1.</w:t>
      </w:r>
      <w:r w:rsidRPr="008C333A">
        <w:tab/>
        <w:t>Oong X</w:t>
      </w:r>
      <w:r>
        <w:t>Y, Ng KT, Lam TT</w:t>
      </w:r>
      <w:r w:rsidRPr="008C333A">
        <w:t xml:space="preserve">, Pang YK, Chan KG, Hanafi </w:t>
      </w:r>
      <w:r>
        <w:t>NS, et al. Epidemiological and evolutionary dynamics of influenza B v</w:t>
      </w:r>
      <w:r w:rsidRPr="008C333A">
        <w:t>i</w:t>
      </w:r>
      <w:r>
        <w:t>ruses in Malaysia, 2012-2014. PL</w:t>
      </w:r>
      <w:r w:rsidRPr="008C333A">
        <w:t>oS One. 2015;10(8):e0136254.</w:t>
      </w:r>
      <w:r>
        <w:t xml:space="preserve"> doi:10.1371/journal.pone.0136254</w:t>
      </w:r>
    </w:p>
    <w:p w14:paraId="63E19324" w14:textId="728A65B1" w:rsidR="0056178E" w:rsidRPr="0056178E" w:rsidRDefault="008C333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6178E" w:rsidRPr="0056178E" w:rsidSect="0056178E">
      <w:pgSz w:w="23814" w:h="16839" w:orient="landscape" w:code="8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4F7265"/>
    <w:multiLevelType w:val="hybridMultilevel"/>
    <w:tmpl w:val="D44CDE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F95AE6"/>
    <w:multiLevelType w:val="hybridMultilevel"/>
    <w:tmpl w:val="BFCEF42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LawMDM3tTQzMDczNzBW0lEKTi0uzszPAykwqwUAMFsG1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(1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0rxd003f5a0eezazpp25xvp0ax29vrpses&quot;&gt;Oxy&amp;apos;s Library&lt;record-ids&gt;&lt;item&gt;176&lt;/item&gt;&lt;/record-ids&gt;&lt;/item&gt;&lt;/Libraries&gt;"/>
  </w:docVars>
  <w:rsids>
    <w:rsidRoot w:val="0056178E"/>
    <w:rsid w:val="001244EE"/>
    <w:rsid w:val="001F4CEC"/>
    <w:rsid w:val="00490B4D"/>
    <w:rsid w:val="0056178E"/>
    <w:rsid w:val="006F7E27"/>
    <w:rsid w:val="008A42C5"/>
    <w:rsid w:val="008C333A"/>
    <w:rsid w:val="00905C4D"/>
    <w:rsid w:val="00931DBA"/>
    <w:rsid w:val="00A267AC"/>
    <w:rsid w:val="00C25DD6"/>
    <w:rsid w:val="00D26830"/>
    <w:rsid w:val="00DF5DF1"/>
    <w:rsid w:val="00E547A8"/>
    <w:rsid w:val="00EA60F2"/>
    <w:rsid w:val="00EC0F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8CE9CF"/>
  <w15:chartTrackingRefBased/>
  <w15:docId w15:val="{C8A3C1EC-2EA7-4B2B-8DFF-79ED38C95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6178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6178E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178E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6178E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6178E"/>
    <w:rPr>
      <w:rFonts w:ascii="Times New Roman" w:hAnsi="Times New Roman" w:cs="Times New Roman"/>
      <w:noProof/>
      <w:sz w:val="24"/>
    </w:rPr>
  </w:style>
  <w:style w:type="paragraph" w:styleId="ListParagraph">
    <w:name w:val="List Paragraph"/>
    <w:basedOn w:val="Normal"/>
    <w:uiPriority w:val="34"/>
    <w:qFormat/>
    <w:rsid w:val="0056178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617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6178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6178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17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178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17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178E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56178E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56178E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56178E"/>
  </w:style>
  <w:style w:type="paragraph" w:styleId="Header">
    <w:name w:val="header"/>
    <w:basedOn w:val="Normal"/>
    <w:link w:val="HeaderChar"/>
    <w:uiPriority w:val="99"/>
    <w:unhideWhenUsed/>
    <w:rsid w:val="005617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178E"/>
  </w:style>
  <w:style w:type="paragraph" w:styleId="Footer">
    <w:name w:val="footer"/>
    <w:basedOn w:val="Normal"/>
    <w:link w:val="FooterChar"/>
    <w:uiPriority w:val="99"/>
    <w:unhideWhenUsed/>
    <w:rsid w:val="005617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178E"/>
  </w:style>
  <w:style w:type="table" w:styleId="TableGrid">
    <w:name w:val="Table Grid"/>
    <w:basedOn w:val="TableNormal"/>
    <w:uiPriority w:val="39"/>
    <w:rsid w:val="005617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23E360-B691-4426-8E8F-E612611756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4</Pages>
  <Words>2911</Words>
  <Characters>16596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xy Carbene</dc:creator>
  <cp:keywords/>
  <dc:description/>
  <cp:lastModifiedBy>asus</cp:lastModifiedBy>
  <cp:revision>19</cp:revision>
  <cp:lastPrinted>2016-08-08T05:37:00Z</cp:lastPrinted>
  <dcterms:created xsi:type="dcterms:W3CDTF">2016-07-24T03:54:00Z</dcterms:created>
  <dcterms:modified xsi:type="dcterms:W3CDTF">2017-01-12T00:51:00Z</dcterms:modified>
</cp:coreProperties>
</file>